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5227A62B"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6830C8F4" w:rsidR="008E5E30" w:rsidRDefault="008E5E30" w:rsidP="00277CA4">
      <w:pPr>
        <w:rPr>
          <w:lang w:val="en-GB"/>
        </w:rPr>
      </w:pPr>
      <w:r>
        <w:rPr>
          <w:lang w:val="en-GB"/>
        </w:rPr>
        <w:t>Was this due to the fact that retail was booming before Covid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25479AE8"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API’s if they were even lucky enough to work with brands that offered API access. The only other solution would be to web scrape data from the manufacturer and display that information.</w:t>
      </w:r>
    </w:p>
    <w:p w14:paraId="460862EC" w14:textId="6EB0EDE6" w:rsidR="00277CA4" w:rsidRDefault="00FD3A4C" w:rsidP="00F707CF">
      <w:pPr>
        <w:rPr>
          <w:lang w:val="en-GB"/>
        </w:rPr>
      </w:pPr>
      <w:r>
        <w:rPr>
          <w:lang w:val="en-GB"/>
        </w:rPr>
        <w:t>Because of my above reasons, this is why I am interested in seeing if I believe it would be achievable for a business owner to produce their own professional website</w:t>
      </w:r>
      <w:r w:rsidR="00B62967">
        <w:rPr>
          <w:lang w:val="en-GB"/>
        </w:rPr>
        <w:t xml:space="preserve"> while managing a busy retail store</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7C06ED6E" w14:textId="77777777" w:rsidR="009739FB" w:rsidRDefault="009739FB" w:rsidP="00277CA4">
      <w:pPr>
        <w:rPr>
          <w:b/>
          <w:bCs/>
          <w:sz w:val="24"/>
          <w:szCs w:val="24"/>
          <w:lang w:val="en-GB"/>
        </w:rPr>
      </w:pPr>
    </w:p>
    <w:p w14:paraId="2491F57D" w14:textId="77777777" w:rsidR="009739FB" w:rsidRDefault="009739FB" w:rsidP="00277CA4">
      <w:pPr>
        <w:rPr>
          <w:b/>
          <w:bCs/>
          <w:sz w:val="24"/>
          <w:szCs w:val="24"/>
          <w:lang w:val="en-GB"/>
        </w:rPr>
      </w:pPr>
    </w:p>
    <w:p w14:paraId="67FA1480"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w:t>
      </w:r>
      <w:proofErr w:type="spellStart"/>
      <w:r w:rsidR="00287FB1" w:rsidRPr="00287FB1">
        <w:rPr>
          <w:lang w:val="en-GB"/>
        </w:rPr>
        <w:t>handedly</w:t>
      </w:r>
      <w:proofErr w:type="spellEnd"/>
      <w:r w:rsidR="00287FB1" w:rsidRPr="00287FB1">
        <w:rPr>
          <w:lang w:val="en-GB"/>
        </w:rPr>
        <w:t xml:space="preserve">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4A9B07E4" w:rsidR="00277CA4" w:rsidRDefault="00277CA4" w:rsidP="00277CA4">
      <w:pPr>
        <w:rPr>
          <w:lang w:val="en-GB"/>
        </w:rPr>
      </w:pPr>
      <w:r w:rsidRPr="00F707CF">
        <w:rPr>
          <w:b/>
          <w:bCs/>
          <w:sz w:val="24"/>
          <w:szCs w:val="24"/>
          <w:lang w:val="en-GB"/>
        </w:rPr>
        <w:t>Thesis:</w:t>
      </w:r>
      <w:r>
        <w:rPr>
          <w:lang w:val="en-GB"/>
        </w:rPr>
        <w:t xml:space="preserve"> I believe that due to the complexity and professional expectations of online shopping that a single business owner could not produce a suitable e-commerce websit</w:t>
      </w:r>
      <w:r w:rsidR="002A3E06">
        <w:rPr>
          <w:lang w:val="en-GB"/>
        </w:rPr>
        <w:t>e while managing a retail store</w:t>
      </w:r>
      <w:r>
        <w:rPr>
          <w:lang w:val="en-GB"/>
        </w:rPr>
        <w:t>.</w:t>
      </w:r>
    </w:p>
    <w:p w14:paraId="4473D5E3" w14:textId="561ED563" w:rsidR="009A1CE1" w:rsidRDefault="00483058" w:rsidP="009A1CE1">
      <w:pPr>
        <w:pStyle w:val="ListParagraph"/>
        <w:numPr>
          <w:ilvl w:val="0"/>
          <w:numId w:val="1"/>
        </w:numPr>
        <w:rPr>
          <w:lang w:val="en-GB"/>
        </w:rPr>
      </w:pPr>
      <w:r>
        <w:rPr>
          <w:lang w:val="en-GB"/>
        </w:rPr>
        <w:t>Exponential growth.</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48028E9F" w:rsidR="00715FE5" w:rsidRDefault="00715FE5" w:rsidP="00F707CF">
      <w:pPr>
        <w:pStyle w:val="NoSpacing"/>
        <w:rPr>
          <w:lang w:val="en-GB"/>
        </w:rPr>
      </w:pPr>
      <w:r>
        <w:rPr>
          <w:lang w:val="en-GB"/>
        </w:rPr>
        <w:t>The primary resource that I have decided to use for my research question is The Full Stack Developer by Chris Northwood. The secondary and supporting resources are a variation of statistics gathered from various tech sites and online articles/blogs.</w:t>
      </w:r>
    </w:p>
    <w:p w14:paraId="25264A7F" w14:textId="4904B0B8" w:rsidR="00B20CC0" w:rsidRDefault="00B20CC0" w:rsidP="00F707CF">
      <w:pPr>
        <w:pStyle w:val="NoSpacing"/>
        <w:rPr>
          <w:lang w:val="en-GB"/>
        </w:rPr>
      </w:pPr>
    </w:p>
    <w:p w14:paraId="53FC60BA" w14:textId="03C36096"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Y4UgfGu/jb0kotUW","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20 Biggest Ecommerce Challenges In 2022 + Simple Solutions’ 2022)</w:t>
      </w:r>
      <w:r>
        <w:rPr>
          <w:lang w:val="en-GB"/>
        </w:rPr>
        <w:fldChar w:fldCharType="end"/>
      </w:r>
    </w:p>
    <w:p w14:paraId="7BD14CBF" w14:textId="277A481B" w:rsidR="00B20CC0" w:rsidRDefault="00B20CC0" w:rsidP="00F707CF">
      <w:pPr>
        <w:pStyle w:val="NoSpacing"/>
        <w:rPr>
          <w:lang w:val="en-GB"/>
        </w:rPr>
      </w:pPr>
    </w:p>
    <w:p w14:paraId="192CEC15" w14:textId="79B189DC"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vAg8RAvU","properties":{"formattedCitation":"(Ravishankar 2021)","plainCitation":"(Ravishankar 2021)","noteIndex":0},"citationItems":[{"id":"3Y4UgfGu/PFto4VMH","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0A434989"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2DFnqin6","properties":{"formattedCitation":"(\\uc0\\u8216{}Retail sales, Great Britain: March 2020\\uc0\\u8217{} 2020)","plainCitation":"(‘Retail sales, Great Britain: March 2020’ 2020)","noteIndex":0},"citationItems":[{"id":"3Y4UgfGu/RfR2BWCg","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Pr="00B20CC0">
        <w:rPr>
          <w:rFonts w:ascii="Calibri" w:hAnsi="Calibri" w:cs="Calibri"/>
          <w:szCs w:val="24"/>
        </w:rPr>
        <w:t>(‘Retail sales, Great Britain: March 2020’ 2020)</w:t>
      </w:r>
      <w:r>
        <w:rPr>
          <w:lang w:val="en-GB"/>
        </w:rPr>
        <w:fldChar w:fldCharType="end"/>
      </w:r>
    </w:p>
    <w:p w14:paraId="36C42AED" w14:textId="1EAF93CD" w:rsidR="00B20CC0" w:rsidRDefault="00B20CC0" w:rsidP="00F707CF">
      <w:pPr>
        <w:pStyle w:val="NoSpacing"/>
        <w:rPr>
          <w:lang w:val="en-GB"/>
        </w:rPr>
      </w:pPr>
    </w:p>
    <w:p w14:paraId="50C5E0CF" w14:textId="37D87C3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aBh2Op9k","properties":{"formattedCitation":"(Northwood n.d.)","plainCitation":"(Northwood n.d.)","noteIndex":0},"citationItems":[{"id":"3Y4UgfGu/940jwx6q","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Northwood n.d.)</w:t>
      </w:r>
      <w:r>
        <w:rPr>
          <w:lang w:val="en-GB"/>
        </w:rPr>
        <w:fldChar w:fldCharType="end"/>
      </w:r>
    </w:p>
    <w:p w14:paraId="6AE510F7" w14:textId="70C8C7DE" w:rsidR="00B20CC0" w:rsidRDefault="00B20CC0" w:rsidP="00F707CF">
      <w:pPr>
        <w:pStyle w:val="NoSpacing"/>
        <w:rPr>
          <w:lang w:val="en-GB"/>
        </w:rPr>
      </w:pPr>
    </w:p>
    <w:p w14:paraId="61A87E77" w14:textId="42AE171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SbEmwH0S","properties":{"formattedCitation":"(2017)","plainCitation":"(2017)","noteIndex":0},"citationItems":[{"id":"3Y4UgfGu/9OfbOJF0","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p w14:paraId="0AAD3857" w14:textId="61E6A686"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B8zP3FN4","properties":{"formattedCitation":"(2021)","plainCitation":"(2021)","noteIndex":0},"citationItems":[{"id":"3Y4UgfGu/ubcoNh46","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2021)</w:t>
      </w:r>
      <w:r>
        <w:rPr>
          <w:lang w:val="en-GB"/>
        </w:rPr>
        <w:fldChar w:fldCharType="end"/>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79905CD2"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p>
    <w:p w14:paraId="1CCAB491" w14:textId="277DE7E2" w:rsidR="004A258D" w:rsidRDefault="004A258D" w:rsidP="00F707CF">
      <w:pPr>
        <w:pStyle w:val="NoSpacing"/>
        <w:rPr>
          <w:lang w:val="en-GB"/>
        </w:rPr>
      </w:pPr>
    </w:p>
    <w:p w14:paraId="24358E56" w14:textId="6782B7FF" w:rsidR="004A258D" w:rsidRPr="00986028" w:rsidRDefault="00986028" w:rsidP="009739FB">
      <w:pPr>
        <w:rPr>
          <w:b/>
          <w:bCs/>
          <w:lang w:val="en-GB"/>
        </w:rPr>
      </w:pPr>
      <w:r>
        <w:rPr>
          <w:b/>
          <w:bCs/>
          <w:lang w:val="en-GB"/>
        </w:rPr>
        <w:br w:type="page"/>
      </w:r>
      <w:r w:rsidR="00B168A0" w:rsidRPr="00986028">
        <w:rPr>
          <w:b/>
          <w:bCs/>
          <w:lang w:val="en-GB"/>
        </w:rPr>
        <w:lastRenderedPageBreak/>
        <w:t>Proving Thesis:</w:t>
      </w:r>
    </w:p>
    <w:p w14:paraId="79AFCA11" w14:textId="70DF89DE" w:rsidR="00B168A0" w:rsidRDefault="00B168A0" w:rsidP="00F707CF">
      <w:pPr>
        <w:pStyle w:val="NoSpacing"/>
        <w:rPr>
          <w:lang w:val="en-GB"/>
        </w:rPr>
      </w:pPr>
      <w:r>
        <w:rPr>
          <w:lang w:val="en-GB"/>
        </w:rPr>
        <w:t xml:space="preserve">In order to prove my thesis, I am going to lay out a list of essential soft and hard skills required to be a web developer and also the specific challenges that are faced when creating an ecommerce shop that is expected to meet the high standards set by the Covid-19 pandemic and </w:t>
      </w:r>
      <w:r w:rsidR="006D4935">
        <w:rPr>
          <w:lang w:val="en-GB"/>
        </w:rPr>
        <w:t>large-scale</w:t>
      </w:r>
      <w:r>
        <w:rPr>
          <w:lang w:val="en-GB"/>
        </w:rPr>
        <w:t xml:space="preserve"> brands. Listed below are examples of the standards that are to be meet when providing an online experience to a web user.</w:t>
      </w:r>
    </w:p>
    <w:p w14:paraId="1EC374E8" w14:textId="77777777" w:rsidR="00B168A0" w:rsidRDefault="00B168A0" w:rsidP="00F707CF">
      <w:pPr>
        <w:pStyle w:val="NoSpacing"/>
        <w:rPr>
          <w:lang w:val="en-GB"/>
        </w:rPr>
      </w:pPr>
    </w:p>
    <w:p w14:paraId="563FEBA8" w14:textId="78597288" w:rsidR="00407CAA" w:rsidRDefault="00B168A0" w:rsidP="00B168A0">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a well thought out and planned website that accounts for multiple </w:t>
      </w:r>
      <w:r w:rsidR="00407CAA">
        <w:rPr>
          <w:lang w:val="en-GB"/>
        </w:rPr>
        <w:t>devices is required</w:t>
      </w:r>
      <w:r>
        <w:rPr>
          <w:lang w:val="en-GB"/>
        </w:rPr>
        <w:t>.</w:t>
      </w:r>
      <w:r w:rsidR="00407CAA">
        <w:rPr>
          <w:lang w:val="en-GB"/>
        </w:rPr>
        <w:br/>
      </w: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617BF7">
        <w:rPr>
          <w:lang w:val="en-GB"/>
        </w:rPr>
        <w:br/>
      </w:r>
      <w:r w:rsidR="00617BF7">
        <w:rPr>
          <w:lang w:val="en-GB"/>
        </w:rPr>
        <w:br/>
      </w:r>
      <w:r>
        <w:rPr>
          <w:lang w:val="en-GB"/>
        </w:rPr>
        <w:t>“68% of consumers say they have higher expectations for businesses digital capabilities since Covid-19</w:t>
      </w:r>
      <w:r w:rsidR="00407CAA">
        <w:rPr>
          <w:lang w:val="en-GB"/>
        </w:rPr>
        <w:t>.</w:t>
      </w:r>
      <w:r>
        <w:rPr>
          <w:lang w:val="en-GB"/>
        </w:rPr>
        <w:t xml:space="preserve">” </w:t>
      </w:r>
      <w:r w:rsidR="0023548D">
        <w:rPr>
          <w:lang w:val="en-GB"/>
        </w:rPr>
        <w:t>–</w:t>
      </w:r>
      <w:r w:rsidR="0063073E">
        <w:rPr>
          <w:lang w:val="en-GB"/>
        </w:rPr>
        <w:t xml:space="preserve"> </w:t>
      </w:r>
      <w:r w:rsidR="0023548D">
        <w:rPr>
          <w:lang w:val="en-GB"/>
        </w:rPr>
        <w:fldChar w:fldCharType="begin"/>
      </w:r>
      <w:r w:rsidR="0023548D">
        <w:rPr>
          <w:lang w:val="en-GB"/>
        </w:rPr>
        <w:instrText xml:space="preserve"> ADDIN ZOTERO_ITEM CSL_CITATION {"citationID":"4En0JqRZ","properties":{"formattedCitation":"(\\uc0\\u8216{}Website Design Industry Statistics\\uc0\\u8217{} 2022a)","plainCitation":"(‘Website Design Industry Statistics’ 2022a)","noteIndex":0},"citationItems":[{"id":2,"uris":["http://zotero.org/users/local/vNW40sLO/items/QSF5N2B2"],"itemData":{"id":2,"type":"webpage","container-title":"TechJury","title":"Website Design Industry Statistics","URL":"https://techjury.net/blog/website-design-industry-statistics/#:~:text=68%25%20of%20consumers,(Source%3A%20Salesforce)","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a)</w:t>
      </w:r>
      <w:r w:rsidR="0023548D">
        <w:rPr>
          <w:lang w:val="en-GB"/>
        </w:rPr>
        <w:fldChar w:fldCharType="end"/>
      </w:r>
      <w:r w:rsidR="00407CAA">
        <w:rPr>
          <w:lang w:val="en-GB"/>
        </w:rPr>
        <w:br/>
      </w:r>
      <w:r w:rsidR="00407CAA">
        <w:rPr>
          <w:lang w:val="en-GB"/>
        </w:rPr>
        <w:br/>
        <w:t>“Design has a 75% influence on a websites credibility.” –</w:t>
      </w:r>
      <w:r w:rsidR="0023548D">
        <w:rPr>
          <w:lang w:val="en-GB"/>
        </w:rPr>
        <w:t xml:space="preserve"> </w:t>
      </w:r>
      <w:r w:rsidR="0023548D">
        <w:rPr>
          <w:lang w:val="en-GB"/>
        </w:rPr>
        <w:fldChar w:fldCharType="begin"/>
      </w:r>
      <w:r w:rsidR="0023548D">
        <w:rPr>
          <w:lang w:val="en-GB"/>
        </w:rPr>
        <w:instrText xml:space="preserve"> ADDIN ZOTERO_ITEM CSL_CITATION {"citationID":"Kclihom2","properties":{"formattedCitation":"(\\uc0\\u8216{}Website Statistics: 60+ Website Stats to Know\\uc0\\u8217{} 2022)","plainCitation":"(‘Website Statistics: 60+ Website Stats to Know’ 2022)","noteIndex":0},"citationItems":[{"id":1,"uris":["http://zotero.org/users/local/vNW40sLO/items/9ZNFGYPU"],"itemData":{"id":1,"type":"webpage","container-title":"Web FX","title":"Website Statistics: 60+ Website Stats to Know","URL":"https://www.webfx.com/web-design/statistics/#:~:text=75%25%20of%20website%20credibility%20comes%20from%20design&amp;text=So%2C%20if%20you%20aren%27t,audience%2C%20as%20well%20as%20sal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Statistics: 60+ Website Stats to Know’ 2022)</w:t>
      </w:r>
      <w:r w:rsidR="0023548D">
        <w:rPr>
          <w:lang w:val="en-GB"/>
        </w:rPr>
        <w:fldChar w:fldCharType="end"/>
      </w:r>
      <w:r w:rsidR="00407CAA">
        <w:rPr>
          <w:lang w:val="en-GB"/>
        </w:rPr>
        <w:br/>
      </w:r>
      <w:r w:rsidR="00407CAA">
        <w:rPr>
          <w:lang w:val="en-GB"/>
        </w:rPr>
        <w:br/>
        <w:t>“</w:t>
      </w:r>
      <w:r w:rsidR="003A376D">
        <w:rPr>
          <w:lang w:val="en-GB"/>
        </w:rPr>
        <w:t xml:space="preserve">About </w:t>
      </w:r>
      <w:r w:rsidR="00407CAA">
        <w:rPr>
          <w:lang w:val="en-GB"/>
        </w:rPr>
        <w:t>92.4% of internet users prefer using their phones” –</w:t>
      </w:r>
      <w:r w:rsidR="0023548D">
        <w:rPr>
          <w:lang w:val="en-GB"/>
        </w:rPr>
        <w:t xml:space="preserve"> </w:t>
      </w:r>
      <w:r w:rsidR="0023548D">
        <w:rPr>
          <w:lang w:val="en-GB"/>
        </w:rPr>
        <w:fldChar w:fldCharType="begin"/>
      </w:r>
      <w:r w:rsidR="0023548D">
        <w:rPr>
          <w:lang w:val="en-GB"/>
        </w:rPr>
        <w:instrText xml:space="preserve"> ADDIN ZOTERO_ITEM CSL_CITATION {"citationID":"mMMeJBfU","properties":{"formattedCitation":"(\\uc0\\u8216{}Website Design Industry Statistics\\uc0\\u8217{} 2022b)","plainCitation":"(‘Website Design Industry Statistics’ 2022b)","noteIndex":0},"citationItems":[{"id":3,"uris":["http://zotero.org/users/local/vNW40sLO/items/T6X4NURF"],"itemData":{"id":3,"type":"webpage","container-title":"TechJury","note":"About 92.4% of internet users prefer using their phones.","title":"Website Design Industry Statistics","URL":"https://techjury.net/blog/website-design-industry-statistics/#:~:text=About%2092.4%25%20of%20internet%20users%20prefer%20using%20their%20phon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b)</w:t>
      </w:r>
      <w:r w:rsidR="0023548D">
        <w:rPr>
          <w:lang w:val="en-GB"/>
        </w:rPr>
        <w:fldChar w:fldCharType="end"/>
      </w:r>
      <w:r w:rsidR="00B56C09">
        <w:rPr>
          <w:lang w:val="en-GB"/>
        </w:rPr>
        <w:br/>
      </w:r>
    </w:p>
    <w:p w14:paraId="0F86F66C" w14:textId="01784EA5" w:rsidR="00986028" w:rsidRDefault="00407CAA" w:rsidP="00986028">
      <w:pPr>
        <w:pStyle w:val="NoSpacing"/>
        <w:numPr>
          <w:ilvl w:val="0"/>
          <w:numId w:val="2"/>
        </w:numPr>
        <w:rPr>
          <w:lang w:val="en-GB"/>
        </w:rPr>
      </w:pPr>
      <w:r>
        <w:rPr>
          <w:lang w:val="en-GB"/>
        </w:rPr>
        <w:t>A professional website must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Users spend </w:t>
      </w:r>
      <w:r w:rsidR="0060259D">
        <w:rPr>
          <w:lang w:val="en-GB"/>
        </w:rPr>
        <w:t>a</w:t>
      </w:r>
      <w:r w:rsidR="00986028">
        <w:rPr>
          <w:lang w:val="en-GB"/>
        </w:rPr>
        <w:t xml:space="preserve">n average of 0.05 seconds deciding whether to stay on your site or leave.”- </w:t>
      </w:r>
      <w:r w:rsidR="00617BF7">
        <w:rPr>
          <w:lang w:val="en-GB"/>
        </w:rPr>
        <w:fldChar w:fldCharType="begin"/>
      </w:r>
      <w:r w:rsidR="00617BF7">
        <w:rPr>
          <w:lang w:val="en-GB"/>
        </w:rPr>
        <w:instrText xml:space="preserve"> ADDIN ZOTERO_ITEM CSL_CITATION {"citationID":"FNsA4mkv","properties":{"formattedCitation":"(\\uc0\\u8216{}Website Design Industry Statistics\\uc0\\u8217{} 2022c)","plainCitation":"(‘Website Design Industry Statistics’ 2022c)","noteIndex":0},"citationItems":[{"id":4,"uris":["http://zotero.org/users/local/vNW40sLO/items/PN65QJJT"],"itemData":{"id":4,"type":"webpage","container-title":"TechJury","note":"Users spend an average of 0.05 seconds on deciding whether to stay on your site or leave.","title":"Website Design Industry Statistics","URL":"https://techjury.net/blog/website-design-industry-statistics/#:~:text=Users%20spend%20an%20average%20of%200.05%20seconds%20on%20deciding%20whether%20to%20stay%20on%20your%20site%20or%20leave.","accessed":{"date-parts":[["2022",11,10]]}}}],"schema":"https://github.com/citation-style-language/schema/raw/master/csl-citation.json"} </w:instrText>
      </w:r>
      <w:r w:rsidR="00617BF7">
        <w:rPr>
          <w:lang w:val="en-GB"/>
        </w:rPr>
        <w:fldChar w:fldCharType="separate"/>
      </w:r>
      <w:r w:rsidR="00617BF7" w:rsidRPr="00617BF7">
        <w:rPr>
          <w:rFonts w:ascii="Calibri" w:hAnsi="Calibri" w:cs="Calibri"/>
          <w:szCs w:val="24"/>
        </w:rPr>
        <w:t>(‘Website Design Industry Statistics’ 2022c)</w:t>
      </w:r>
      <w:r w:rsidR="00617BF7">
        <w:rPr>
          <w:lang w:val="en-GB"/>
        </w:rPr>
        <w:fldChar w:fldCharType="end"/>
      </w:r>
      <w:r w:rsidR="00986028">
        <w:rPr>
          <w:lang w:val="en-GB"/>
        </w:rPr>
        <w:br/>
      </w:r>
      <w:r w:rsidR="00986028">
        <w:rPr>
          <w:lang w:val="en-GB"/>
        </w:rPr>
        <w:br/>
        <w:t>“When you switch to a video background, there is a 138% improvement in conversion rate.” –</w:t>
      </w:r>
      <w:r w:rsidR="0063073E">
        <w:rPr>
          <w:lang w:val="en-GB"/>
        </w:rPr>
        <w:t xml:space="preserve"> </w:t>
      </w:r>
      <w:r w:rsidR="0023548D">
        <w:rPr>
          <w:lang w:val="en-GB"/>
        </w:rPr>
        <w:fldChar w:fldCharType="begin"/>
      </w:r>
      <w:r w:rsidR="0023548D">
        <w:rPr>
          <w:lang w:val="en-GB"/>
        </w:rPr>
        <w:instrText xml:space="preserve"> ADDIN ZOTERO_ITEM CSL_CITATION {"citationID":"VchHUgWV","properties":{"formattedCitation":"(\\uc0\\u8216{}Website Design Industry Statistics\\uc0\\u8217{} 2022d)","plainCitation":"(‘Website Design Industry Statistics’ 2022d)","noteIndex":0},"citationItems":[{"id":5,"uris":["http://zotero.org/users/local/vNW40sLO/items/Q53YTLK3"],"itemData":{"id":5,"type":"webpage","container-title":"TechJury","note":"When you switch to a video background, there is a 138% improvement in conversion rate","title":"Website Design Industry Statistics","URL":"https://techjury.net/blog/website-design-industry-statistics/#:~:text=When%20you%20switch%20to%20a%20video%20background%2C%20there%20is%20a%20138%25%20improvement%20in%20conversion%20rate","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d)</w:t>
      </w:r>
      <w:r w:rsidR="0023548D">
        <w:rPr>
          <w:lang w:val="en-GB"/>
        </w:rPr>
        <w:fldChar w:fldCharType="end"/>
      </w:r>
      <w:r w:rsidR="00986028">
        <w:rPr>
          <w:lang w:val="en-GB"/>
        </w:rPr>
        <w:br/>
      </w:r>
    </w:p>
    <w:p w14:paraId="3BD7112D" w14:textId="2EC6D5E0" w:rsidR="0066784F" w:rsidRPr="0066784F" w:rsidRDefault="0066784F" w:rsidP="0066784F">
      <w:pPr>
        <w:pStyle w:val="NoSpacing"/>
        <w:numPr>
          <w:ilvl w:val="0"/>
          <w:numId w:val="2"/>
        </w:numPr>
        <w:rPr>
          <w:lang w:val="en-GB"/>
        </w:rPr>
      </w:pPr>
      <w:r>
        <w:rPr>
          <w:lang w:val="en-GB"/>
        </w:rPr>
        <w:t>To</w:t>
      </w:r>
      <w:r w:rsidR="00986028">
        <w:rPr>
          <w:lang w:val="en-GB"/>
        </w:rPr>
        <w:t xml:space="preserve"> keep up with such demand for high quality content, a full stack web developer must possess hard skills such as being able to use Adobe XD for planning/prototyping, Adobe Illustrator for graphics, Adobe </w:t>
      </w:r>
      <w:r>
        <w:rPr>
          <w:lang w:val="en-GB"/>
        </w:rPr>
        <w:t>Photoshop,</w:t>
      </w:r>
      <w:r w:rsidR="00986028">
        <w:rPr>
          <w:lang w:val="en-GB"/>
        </w:rPr>
        <w:t xml:space="preserve"> or GIMP for image processing (product images)</w:t>
      </w:r>
      <w:r>
        <w:rPr>
          <w:lang w:val="en-GB"/>
        </w:rPr>
        <w:t xml:space="preserve"> and Adobe After Effects for motion videos.</w:t>
      </w:r>
      <w:r>
        <w:rPr>
          <w:lang w:val="en-GB"/>
        </w:rPr>
        <w:br/>
      </w:r>
      <w:r>
        <w:rPr>
          <w:lang w:val="en-GB"/>
        </w:rPr>
        <w:br/>
      </w:r>
      <w:r w:rsidRPr="0066784F">
        <w:rPr>
          <w:b/>
          <w:bCs/>
          <w:u w:val="single"/>
          <w:lang w:val="en-GB"/>
        </w:rPr>
        <w:t>Evidence:</w:t>
      </w:r>
      <w:r>
        <w:rPr>
          <w:b/>
          <w:bCs/>
          <w:lang w:val="en-GB"/>
        </w:rPr>
        <w:t xml:space="preserve"> </w:t>
      </w:r>
      <w:r w:rsidRPr="0066784F">
        <w:rPr>
          <w:lang w:val="en-GB"/>
        </w:rPr>
        <w:t>“</w:t>
      </w:r>
      <w:r w:rsidR="0060259D" w:rsidRPr="0060259D">
        <w:rPr>
          <w:lang w:val="en-GB"/>
        </w:rPr>
        <w:t>78% of shoppers want e-commerce sites to include more images on their product pages</w:t>
      </w:r>
      <w:r w:rsidRPr="0066784F">
        <w:rPr>
          <w:lang w:val="en-GB"/>
        </w:rPr>
        <w:t xml:space="preserve">” </w:t>
      </w:r>
      <w:r>
        <w:rPr>
          <w:lang w:val="en-GB"/>
        </w:rPr>
        <w:t>–</w:t>
      </w:r>
      <w:r w:rsidR="0063073E">
        <w:rPr>
          <w:lang w:val="en-GB"/>
        </w:rPr>
        <w:t xml:space="preserve"> </w:t>
      </w:r>
      <w:r w:rsidR="0023548D">
        <w:rPr>
          <w:lang w:val="en-GB"/>
        </w:rPr>
        <w:fldChar w:fldCharType="begin"/>
      </w:r>
      <w:r w:rsidR="0023548D">
        <w:rPr>
          <w:lang w:val="en-GB"/>
        </w:rPr>
        <w:instrText xml:space="preserve"> ADDIN ZOTERO_ITEM CSL_CITATION {"citationID":"QdccyTMV","properties":{"formattedCitation":"(\\uc0\\u8216{}Website Design Industry Statistics\\uc0\\u8217{} 2022e)","plainCitation":"(‘Website Design Industry Statistics’ 2022e)","noteIndex":0},"citationItems":[{"id":6,"uris":["http://zotero.org/users/local/vNW40sLO/items/ZSYSRHP4"],"itemData":{"id":6,"type":"webpage","container-title":"TechJury","note":"78% of shoppers want e-commerce sites to include more images on their product pages","title":"Website Design Industry Statistics","URL":"https://techjury.net/blog/website-design-industry-statistics/#:~:text=78%25%20of%20shoppers%20want%20e%2Dcommerce%20sites%20to%20include%20more%20images%20on%20their%20product%20pag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e)</w:t>
      </w:r>
      <w:r w:rsidR="0023548D">
        <w:rPr>
          <w:lang w:val="en-GB"/>
        </w:rPr>
        <w:fldChar w:fldCharType="end"/>
      </w:r>
      <w:r>
        <w:rPr>
          <w:lang w:val="en-GB"/>
        </w:rPr>
        <w:br/>
      </w:r>
      <w:r>
        <w:rPr>
          <w:lang w:val="en-GB"/>
        </w:rPr>
        <w:br/>
        <w:t>Indeed.com lists that the average completion for a computing science degree could set you back either 3 years if your full-time, or 5 years if your part time. Some of the skills acquired from these courses are languages such as HTML, CSS, JavaScript, and software skills such as Adobe creative suit.</w:t>
      </w:r>
      <w:r>
        <w:rPr>
          <w:lang w:val="en-GB"/>
        </w:rPr>
        <w:br/>
      </w:r>
      <w:r>
        <w:rPr>
          <w:lang w:val="en-GB"/>
        </w:rPr>
        <w:br/>
        <w:t>From looking at other various universities around Ireland, it is clear that the time frame for the above completion time is similar no matter that location that the course is taken.</w:t>
      </w:r>
    </w:p>
    <w:p w14:paraId="60BB4E69" w14:textId="1B3D6348" w:rsidR="009739FB" w:rsidRDefault="009739F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63A51036" w14:textId="77777777" w:rsidR="0023548D" w:rsidRPr="0023548D" w:rsidRDefault="00B20CC0" w:rsidP="0023548D">
              <w:pPr>
                <w:pStyle w:val="Bibliography"/>
                <w:rPr>
                  <w:rFonts w:ascii="Calibri" w:hAnsi="Calibri" w:cs="Calibri"/>
                  <w:szCs w:val="24"/>
                </w:rPr>
              </w:pPr>
              <w:r>
                <w:fldChar w:fldCharType="begin"/>
              </w:r>
              <w:r w:rsidR="001A0CA8">
                <w:instrText xml:space="preserve"> ADDIN ZOTERO_BIBL {"uncited":[["http://zotero.org/users/local/vNW40sLO/items/QSF5N2B2"],["http://zotero.org/users/local/vNW40sLO/items/T6X4NURF"],["http://zotero.org/users/local/vNW40sLO/items/PN65QJJT"],["http://zotero.org/users/local/vNW40sLO/items/Q53YTLK3"],["http://zotero.org/users/local/vNW40sLO/items/ZSYSRHP4"],["http://zotero.org/users/local/vNW40sLO/items/9ZNFGYPU"],["http://zotero.org/users/local/vNW40sLO/items/N2WLNLNL"]],"omitted":[],"custom":[]} CSL_BIBLIOGRAPHY </w:instrText>
              </w:r>
              <w:r>
                <w:fldChar w:fldCharType="separate"/>
              </w:r>
              <w:r w:rsidR="0023548D" w:rsidRPr="0023548D">
                <w:rPr>
                  <w:rFonts w:ascii="Calibri" w:hAnsi="Calibri" w:cs="Calibri"/>
                  <w:szCs w:val="24"/>
                </w:rPr>
                <w:t xml:space="preserve">20 Biggest Ecommerce Challenges In 2022 + Simple Solutions [online] (2022) </w:t>
              </w:r>
              <w:r w:rsidR="0023548D" w:rsidRPr="0023548D">
                <w:rPr>
                  <w:rFonts w:ascii="Calibri" w:hAnsi="Calibri" w:cs="Calibri"/>
                  <w:i/>
                  <w:iCs/>
                  <w:szCs w:val="24"/>
                </w:rPr>
                <w:t>Vue.ai</w:t>
              </w:r>
              <w:r w:rsidR="0023548D" w:rsidRPr="0023548D">
                <w:rPr>
                  <w:rFonts w:ascii="Calibri" w:hAnsi="Calibri" w:cs="Calibri"/>
                  <w:szCs w:val="24"/>
                </w:rPr>
                <w:t>, available: https://vue.ai/blog/ai-in-retail/ecommerce-challenges-in-2021/.</w:t>
              </w:r>
            </w:p>
            <w:p w14:paraId="4E6BD802"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Gajic, A. (2022) UX Statistics [online], </w:t>
              </w:r>
              <w:proofErr w:type="spellStart"/>
              <w:r w:rsidRPr="0023548D">
                <w:rPr>
                  <w:rFonts w:ascii="Calibri" w:hAnsi="Calibri" w:cs="Calibri"/>
                  <w:i/>
                  <w:iCs/>
                  <w:szCs w:val="24"/>
                </w:rPr>
                <w:t>Truelist</w:t>
              </w:r>
              <w:proofErr w:type="spellEnd"/>
              <w:r w:rsidRPr="0023548D">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1A4AB040" w14:textId="77777777" w:rsidR="0023548D" w:rsidRPr="0023548D" w:rsidRDefault="0023548D" w:rsidP="0023548D">
              <w:pPr>
                <w:pStyle w:val="Bibliography"/>
                <w:rPr>
                  <w:rFonts w:ascii="Calibri" w:hAnsi="Calibri" w:cs="Calibri"/>
                  <w:szCs w:val="24"/>
                </w:rPr>
              </w:pPr>
              <w:proofErr w:type="spellStart"/>
              <w:r w:rsidRPr="0023548D">
                <w:rPr>
                  <w:rFonts w:ascii="Calibri" w:hAnsi="Calibri" w:cs="Calibri"/>
                  <w:szCs w:val="24"/>
                </w:rPr>
                <w:t>GuruFocus</w:t>
              </w:r>
              <w:proofErr w:type="spellEnd"/>
              <w:r w:rsidRPr="0023548D">
                <w:rPr>
                  <w:rFonts w:ascii="Calibri" w:hAnsi="Calibri" w:cs="Calibri"/>
                  <w:szCs w:val="24"/>
                </w:rPr>
                <w:t xml:space="preserve"> (2017) UK Online Shopping and E-Commerce Statistics for 2017 [online], </w:t>
              </w:r>
              <w:r w:rsidRPr="0023548D">
                <w:rPr>
                  <w:rFonts w:ascii="Calibri" w:hAnsi="Calibri" w:cs="Calibri"/>
                  <w:i/>
                  <w:iCs/>
                  <w:szCs w:val="24"/>
                </w:rPr>
                <w:t>Nasdaq</w:t>
              </w:r>
              <w:r w:rsidRPr="0023548D">
                <w:rPr>
                  <w:rFonts w:ascii="Calibri" w:hAnsi="Calibri" w:cs="Calibri"/>
                  <w:szCs w:val="24"/>
                </w:rPr>
                <w:t>, available: https://www.nasdaq.com/articles/uk-online-shopping-and-e-commerce-statistics-2017-2017-03-14.</w:t>
              </w:r>
            </w:p>
            <w:p w14:paraId="3E5853D4"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Indeed Editorial Team (2021) What Is a Computer Science Degree? (With Skills and Careers) [online], </w:t>
              </w:r>
              <w:r w:rsidRPr="0023548D">
                <w:rPr>
                  <w:rFonts w:ascii="Calibri" w:hAnsi="Calibri" w:cs="Calibri"/>
                  <w:i/>
                  <w:iCs/>
                  <w:szCs w:val="24"/>
                </w:rPr>
                <w:t>Indeed</w:t>
              </w:r>
              <w:r w:rsidRPr="0023548D">
                <w:rPr>
                  <w:rFonts w:ascii="Calibri" w:hAnsi="Calibri" w:cs="Calibri"/>
                  <w:szCs w:val="24"/>
                </w:rPr>
                <w:t>, available: https://uk.indeed.com/career-advice/career-development/computer-science-degree.</w:t>
              </w:r>
            </w:p>
            <w:p w14:paraId="5D94B7EB"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Northwood, C. (n.d.) </w:t>
              </w:r>
              <w:r w:rsidRPr="0023548D">
                <w:rPr>
                  <w:rFonts w:ascii="Calibri" w:hAnsi="Calibri" w:cs="Calibri"/>
                  <w:i/>
                  <w:iCs/>
                  <w:szCs w:val="24"/>
                </w:rPr>
                <w:t>The Full Stack Developer</w:t>
              </w:r>
              <w:r w:rsidRPr="0023548D">
                <w:rPr>
                  <w:rFonts w:ascii="Calibri" w:hAnsi="Calibri" w:cs="Calibri"/>
                  <w:szCs w:val="24"/>
                </w:rPr>
                <w:t xml:space="preserve">, 1st ed, </w:t>
              </w:r>
              <w:proofErr w:type="spellStart"/>
              <w:r w:rsidRPr="0023548D">
                <w:rPr>
                  <w:rFonts w:ascii="Calibri" w:hAnsi="Calibri" w:cs="Calibri"/>
                  <w:szCs w:val="24"/>
                </w:rPr>
                <w:t>Apress</w:t>
              </w:r>
              <w:proofErr w:type="spellEnd"/>
              <w:r w:rsidRPr="0023548D">
                <w:rPr>
                  <w:rFonts w:ascii="Calibri" w:hAnsi="Calibri" w:cs="Calibri"/>
                  <w:szCs w:val="24"/>
                </w:rPr>
                <w:t xml:space="preserve"> Berkeley, CA.</w:t>
              </w:r>
            </w:p>
            <w:p w14:paraId="2D608C49"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Ravishankar, S. (2021) Retail Personalization in 2022: The Ultimate Guide [online], </w:t>
              </w:r>
              <w:r w:rsidRPr="0023548D">
                <w:rPr>
                  <w:rFonts w:ascii="Calibri" w:hAnsi="Calibri" w:cs="Calibri"/>
                  <w:i/>
                  <w:iCs/>
                  <w:szCs w:val="24"/>
                </w:rPr>
                <w:t>Vue.ai</w:t>
              </w:r>
              <w:r w:rsidRPr="0023548D">
                <w:rPr>
                  <w:rFonts w:ascii="Calibri" w:hAnsi="Calibri" w:cs="Calibri"/>
                  <w:szCs w:val="24"/>
                </w:rPr>
                <w:t>, available: https://vue.ai/blog/vuecommerce/retail-personalization-in-2021/.</w:t>
              </w:r>
            </w:p>
            <w:p w14:paraId="6BF2A528"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Retail Sales, Great Britain: March 2020 [online] (2020) </w:t>
              </w:r>
              <w:r w:rsidRPr="0023548D">
                <w:rPr>
                  <w:rFonts w:ascii="Calibri" w:hAnsi="Calibri" w:cs="Calibri"/>
                  <w:i/>
                  <w:iCs/>
                  <w:szCs w:val="24"/>
                </w:rPr>
                <w:t>Office for National Statistics</w:t>
              </w:r>
              <w:r w:rsidRPr="0023548D">
                <w:rPr>
                  <w:rFonts w:ascii="Calibri" w:hAnsi="Calibri" w:cs="Calibri"/>
                  <w:szCs w:val="24"/>
                </w:rPr>
                <w:t>, available: https://www.ons.gov.uk/businessindustryandtrade/retailindustry/bulletins/retailsales/march2020.</w:t>
              </w:r>
            </w:p>
            <w:p w14:paraId="56B6EB29"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Website Design Industry Statistics [online] (2022a) </w:t>
              </w:r>
              <w:proofErr w:type="spellStart"/>
              <w:r w:rsidRPr="0023548D">
                <w:rPr>
                  <w:rFonts w:ascii="Calibri" w:hAnsi="Calibri" w:cs="Calibri"/>
                  <w:i/>
                  <w:iCs/>
                  <w:szCs w:val="24"/>
                </w:rPr>
                <w:t>TechJury</w:t>
              </w:r>
              <w:proofErr w:type="spellEnd"/>
              <w:r w:rsidRPr="0023548D">
                <w:rPr>
                  <w:rFonts w:ascii="Calibri" w:hAnsi="Calibri" w:cs="Calibri"/>
                  <w:szCs w:val="24"/>
                </w:rPr>
                <w:t>, available: https://techjury.net/blog/website-design-industry-statistics/#:~:text=68%25%20of%20consumers,(Source%3A%20Salesforce) [accessed 10 Nov 2022].</w:t>
              </w:r>
            </w:p>
            <w:p w14:paraId="42687902"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Website Design Industry Statistics [online] (2022b) </w:t>
              </w:r>
              <w:proofErr w:type="spellStart"/>
              <w:r w:rsidRPr="0023548D">
                <w:rPr>
                  <w:rFonts w:ascii="Calibri" w:hAnsi="Calibri" w:cs="Calibri"/>
                  <w:i/>
                  <w:iCs/>
                  <w:szCs w:val="24"/>
                </w:rPr>
                <w:t>TechJury</w:t>
              </w:r>
              <w:proofErr w:type="spellEnd"/>
              <w:r w:rsidRPr="0023548D">
                <w:rPr>
                  <w:rFonts w:ascii="Calibri" w:hAnsi="Calibri" w:cs="Calibri"/>
                  <w:szCs w:val="24"/>
                </w:rPr>
                <w:t>, available: https://techjury.net/blog/website-design-industry-statistics/#:~:text=About%2092.4%25%20of%20internet%20users%20prefer%20using%20their%20phones. [accessed 10 Nov 2022].</w:t>
              </w:r>
            </w:p>
            <w:p w14:paraId="3CF717E5"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Website Design Industry Statistics [online] (2022c) </w:t>
              </w:r>
              <w:proofErr w:type="spellStart"/>
              <w:r w:rsidRPr="0023548D">
                <w:rPr>
                  <w:rFonts w:ascii="Calibri" w:hAnsi="Calibri" w:cs="Calibri"/>
                  <w:i/>
                  <w:iCs/>
                  <w:szCs w:val="24"/>
                </w:rPr>
                <w:t>TechJury</w:t>
              </w:r>
              <w:proofErr w:type="spellEnd"/>
              <w:r w:rsidRPr="0023548D">
                <w:rPr>
                  <w:rFonts w:ascii="Calibri" w:hAnsi="Calibri" w:cs="Calibri"/>
                  <w:szCs w:val="24"/>
                </w:rPr>
                <w:t>, available: https://techjury.net/blog/website-design-industry-statistics/#:~:text=Users%20spend%20an%20average%20of%200.05%20seconds%20on%20deciding%20whether%20to%20stay%20on%20your%20site%20or%20leave. [accessed 10 Nov 2022].</w:t>
              </w:r>
            </w:p>
            <w:p w14:paraId="6E5C81AF"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Website Design Industry Statistics [online] (2022d) </w:t>
              </w:r>
              <w:proofErr w:type="spellStart"/>
              <w:r w:rsidRPr="0023548D">
                <w:rPr>
                  <w:rFonts w:ascii="Calibri" w:hAnsi="Calibri" w:cs="Calibri"/>
                  <w:i/>
                  <w:iCs/>
                  <w:szCs w:val="24"/>
                </w:rPr>
                <w:t>TechJury</w:t>
              </w:r>
              <w:proofErr w:type="spellEnd"/>
              <w:r w:rsidRPr="0023548D">
                <w:rPr>
                  <w:rFonts w:ascii="Calibri" w:hAnsi="Calibri" w:cs="Calibri"/>
                  <w:szCs w:val="24"/>
                </w:rPr>
                <w:t>, available: https://techjury.net/blog/website-design-industry-statistics/#:~:text=When%20you%20switch%20to%20a%20video%20background%2C%20there%20is%20a%20138%25%20improvement%20in%20conversion%20rate [accessed 10 Nov 2022].</w:t>
              </w:r>
            </w:p>
            <w:p w14:paraId="6DE7FA14"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Website Design Industry Statistics [online] (2022e) </w:t>
              </w:r>
              <w:proofErr w:type="spellStart"/>
              <w:r w:rsidRPr="0023548D">
                <w:rPr>
                  <w:rFonts w:ascii="Calibri" w:hAnsi="Calibri" w:cs="Calibri"/>
                  <w:i/>
                  <w:iCs/>
                  <w:szCs w:val="24"/>
                </w:rPr>
                <w:t>TechJury</w:t>
              </w:r>
              <w:proofErr w:type="spellEnd"/>
              <w:r w:rsidRPr="0023548D">
                <w:rPr>
                  <w:rFonts w:ascii="Calibri" w:hAnsi="Calibri" w:cs="Calibri"/>
                  <w:szCs w:val="24"/>
                </w:rPr>
                <w:t>, available: https://techjury.net/blog/website-design-industry-statistics/#:~:text=78%25%20of%20shoppers%20want%20e%2Dcommerce%20sites%20to%20include%20more%20images%20on%20their%20product%20pages [accessed 10 Nov 2022].</w:t>
              </w:r>
            </w:p>
            <w:p w14:paraId="7771B37E" w14:textId="77777777" w:rsidR="0023548D" w:rsidRPr="0023548D" w:rsidRDefault="0023548D" w:rsidP="0023548D">
              <w:pPr>
                <w:pStyle w:val="Bibliography"/>
                <w:rPr>
                  <w:rFonts w:ascii="Calibri" w:hAnsi="Calibri" w:cs="Calibri"/>
                  <w:szCs w:val="24"/>
                </w:rPr>
              </w:pPr>
              <w:r w:rsidRPr="0023548D">
                <w:rPr>
                  <w:rFonts w:ascii="Calibri" w:hAnsi="Calibri" w:cs="Calibri"/>
                  <w:szCs w:val="24"/>
                </w:rPr>
                <w:t xml:space="preserve">Website Statistics: 60+ Website Stats to Know [online] (2022) </w:t>
              </w:r>
              <w:r w:rsidRPr="0023548D">
                <w:rPr>
                  <w:rFonts w:ascii="Calibri" w:hAnsi="Calibri" w:cs="Calibri"/>
                  <w:i/>
                  <w:iCs/>
                  <w:szCs w:val="24"/>
                </w:rPr>
                <w:t>Web FX</w:t>
              </w:r>
              <w:r w:rsidRPr="0023548D">
                <w:rPr>
                  <w:rFonts w:ascii="Calibri" w:hAnsi="Calibri" w:cs="Calibri"/>
                  <w:szCs w:val="24"/>
                </w:rPr>
                <w:t>, available: https://www.webfx.com/web-design/statistics/#:~:text=75%25%20of%20website%20credibility%20comes%20from%20design&amp;tex</w:t>
              </w:r>
              <w:r w:rsidRPr="0023548D">
                <w:rPr>
                  <w:rFonts w:ascii="Calibri" w:hAnsi="Calibri" w:cs="Calibri"/>
                  <w:szCs w:val="24"/>
                </w:rPr>
                <w:lastRenderedPageBreak/>
                <w:t>t=So%2C%20if%20you%20aren%27t,audience%2C%20as%20well%20as%20sales. [accessed 10 Nov 2022].</w:t>
              </w:r>
            </w:p>
            <w:p w14:paraId="703CEBDF" w14:textId="785D07C5" w:rsidR="00B20CC0" w:rsidRDefault="00B20CC0" w:rsidP="00B20CC0">
              <w:pPr>
                <w:pStyle w:val="Bibliography"/>
              </w:pPr>
              <w:r>
                <w:fldChar w:fldCharType="end"/>
              </w:r>
            </w:p>
          </w:sdtContent>
        </w:sdt>
      </w:sdtContent>
    </w:sdt>
    <w:p w14:paraId="1D167CF4" w14:textId="7C255E5F" w:rsidR="0060259D" w:rsidRDefault="0060259D">
      <w:pPr>
        <w:rPr>
          <w:lang w:val="en-GB"/>
        </w:rPr>
      </w:pPr>
      <w:r>
        <w:rPr>
          <w:lang w:val="en-GB"/>
        </w:rPr>
        <w:br w:type="page"/>
      </w: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lastRenderedPageBreak/>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15"/>
        <w:gridCol w:w="1722"/>
        <w:gridCol w:w="2195"/>
        <w:gridCol w:w="1737"/>
        <w:gridCol w:w="1747"/>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33CD6C8D" w:rsidR="00F215CF" w:rsidRDefault="00F215CF" w:rsidP="00F707CF">
            <w:pPr>
              <w:pStyle w:val="NoSpacing"/>
              <w:rPr>
                <w:lang w:val="en-GB"/>
              </w:rPr>
            </w:pPr>
            <w:r>
              <w:rPr>
                <w:lang w:val="en-GB"/>
              </w:rPr>
              <w:t>Do you need to have UX skills?</w:t>
            </w:r>
          </w:p>
        </w:tc>
        <w:tc>
          <w:tcPr>
            <w:tcW w:w="1803" w:type="dxa"/>
          </w:tcPr>
          <w:p w14:paraId="0A339DC1" w14:textId="460F3872" w:rsidR="00F215CF" w:rsidRDefault="00F215CF" w:rsidP="00F707CF">
            <w:pPr>
              <w:pStyle w:val="NoSpacing"/>
              <w:rPr>
                <w:lang w:val="en-GB"/>
              </w:rPr>
            </w:pPr>
            <w:r>
              <w:rPr>
                <w:lang w:val="en-GB"/>
              </w:rPr>
              <w:t>Do you need to have time managemen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7B1EA529" w:rsidR="00F215CF" w:rsidRDefault="00F215CF" w:rsidP="00F707CF">
            <w:pPr>
              <w:pStyle w:val="NoSpacing"/>
              <w:rPr>
                <w:lang w:val="en-GB"/>
              </w:rPr>
            </w:pPr>
            <w:r>
              <w:rPr>
                <w:lang w:val="en-GB"/>
              </w:rPr>
              <w:t>Do you need to know how to code?</w:t>
            </w:r>
          </w:p>
        </w:tc>
        <w:tc>
          <w:tcPr>
            <w:tcW w:w="1803" w:type="dxa"/>
          </w:tcPr>
          <w:p w14:paraId="62E3D697" w14:textId="79214B81" w:rsidR="00F215CF" w:rsidRDefault="00F215CF" w:rsidP="00F707CF">
            <w:pPr>
              <w:pStyle w:val="NoSpacing"/>
              <w:rPr>
                <w:lang w:val="en-GB"/>
              </w:rPr>
            </w:pPr>
            <w:r>
              <w:rPr>
                <w:lang w:val="en-GB"/>
              </w:rPr>
              <w:t xml:space="preserve">Do you need to have </w:t>
            </w:r>
            <w:r w:rsidR="000E093F">
              <w:rPr>
                <w:lang w:val="en-GB"/>
              </w:rPr>
              <w:t xml:space="preserve">IT </w:t>
            </w:r>
            <w:r>
              <w:rPr>
                <w:lang w:val="en-GB"/>
              </w:rPr>
              <w:t>skills?</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59C51603" w:rsidR="00F215CF" w:rsidRDefault="00F215CF" w:rsidP="00F707CF">
            <w:pPr>
              <w:pStyle w:val="NoSpacing"/>
              <w:rPr>
                <w:lang w:val="en-GB"/>
              </w:rPr>
            </w:pPr>
            <w:r>
              <w:rPr>
                <w:lang w:val="en-GB"/>
              </w:rPr>
              <w:t>Do you need to know how to prototype a website?</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5DC88550" w:rsidR="00F215CF" w:rsidRDefault="00F215CF" w:rsidP="00F707CF">
            <w:pPr>
              <w:pStyle w:val="NoSpacing"/>
              <w:rPr>
                <w:lang w:val="en-GB"/>
              </w:rPr>
            </w:pPr>
            <w:r>
              <w:rPr>
                <w:lang w:val="en-GB"/>
              </w:rPr>
              <w:t>Do you need to have graphical design skills?</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3162F5FB" w:rsidR="00F215CF" w:rsidRDefault="00F215CF" w:rsidP="00F707CF">
            <w:pPr>
              <w:pStyle w:val="NoSpacing"/>
              <w:rPr>
                <w:lang w:val="en-GB"/>
              </w:rPr>
            </w:pPr>
            <w:r>
              <w:rPr>
                <w:lang w:val="en-GB"/>
              </w:rPr>
              <w:t>Do you need to know GDPR laws?</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7DC3679" w14:textId="77777777" w:rsidR="00EE24B2" w:rsidRDefault="00EE24B2" w:rsidP="00EE24B2">
                            <w:pPr>
                              <w:pStyle w:val="NoSpacing"/>
                              <w:rPr>
                                <w:lang w:val="en-GB"/>
                              </w:rPr>
                            </w:pPr>
                            <w:r>
                              <w:rPr>
                                <w:lang w:val="en-GB"/>
                              </w:rPr>
                              <w:t>Do you need to know how to code?</w:t>
                            </w:r>
                          </w:p>
                          <w:p w14:paraId="762286FC"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17DC3679" w14:textId="77777777" w:rsidR="00EE24B2" w:rsidRDefault="00EE24B2" w:rsidP="00EE24B2">
                      <w:pPr>
                        <w:pStyle w:val="NoSpacing"/>
                        <w:rPr>
                          <w:lang w:val="en-GB"/>
                        </w:rPr>
                      </w:pPr>
                      <w:r>
                        <w:rPr>
                          <w:lang w:val="en-GB"/>
                        </w:rPr>
                        <w:t>Do you need to know how to code?</w:t>
                      </w:r>
                    </w:p>
                    <w:p w14:paraId="762286FC"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3151D788" w:rsidR="00EE24B2" w:rsidRDefault="00504F9B" w:rsidP="00EE24B2">
                            <w:r>
                              <w:t>User Experience skills are essential in making sure that the user</w:t>
                            </w:r>
                            <w:r w:rsidR="00240B40">
                              <w:t>s</w:t>
                            </w:r>
                            <w:r>
                              <w:t xml:space="preserve"> have an enjoyable and easy to use experience.</w:t>
                            </w:r>
                            <w:r w:rsidR="00240B40">
                              <w:t xml:space="preserve"> The skill itself is not a fundamental requirement, without it the website will function but the user drop of rate and customer satisfaction rate will </w:t>
                            </w:r>
                            <w:r w:rsidR="001A0CA8">
                              <w:t>plummet</w:t>
                            </w:r>
                            <w:r w:rsidR="00240B40">
                              <w:t>.</w:t>
                            </w:r>
                            <w:r w:rsidR="00031056">
                              <w:t xml:space="preserve"> More than likely, the website will fail overall as users won’t want to come back.</w:t>
                            </w:r>
                          </w:p>
                          <w:p w14:paraId="3E8BB72C" w14:textId="77777777" w:rsidR="001A0CA8" w:rsidRDefault="001A0CA8" w:rsidP="001A0CA8">
                            <w:pPr>
                              <w:rPr>
                                <w:lang w:val="en-GB"/>
                              </w:rPr>
                            </w:pPr>
                            <w:r>
                              <w:t>“</w:t>
                            </w:r>
                            <w:r w:rsidRPr="001A0CA8">
                              <w:t>70% of online businesses fall through because of bad UX.</w:t>
                            </w:r>
                            <w:r>
                              <w:t xml:space="preserve">” - </w:t>
                            </w:r>
                            <w:r>
                              <w:rPr>
                                <w:lang w:val="en-GB"/>
                              </w:rPr>
                              <w:fldChar w:fldCharType="begin"/>
                            </w:r>
                            <w:r>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Pr>
                                <w:lang w:val="en-GB"/>
                              </w:rPr>
                              <w:fldChar w:fldCharType="separate"/>
                            </w:r>
                            <w:r w:rsidRPr="001A0CA8">
                              <w:rPr>
                                <w:rFonts w:ascii="Calibri" w:hAnsi="Calibri" w:cs="Calibri"/>
                              </w:rPr>
                              <w:t>(Gajic 2022)</w:t>
                            </w:r>
                            <w:r>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3151D788" w:rsidR="00EE24B2" w:rsidRDefault="00504F9B" w:rsidP="00EE24B2">
                      <w:r>
                        <w:t>User Experience skills are essential in making sure that the user</w:t>
                      </w:r>
                      <w:r w:rsidR="00240B40">
                        <w:t>s</w:t>
                      </w:r>
                      <w:r>
                        <w:t xml:space="preserve"> have an enjoyable and easy to use experience.</w:t>
                      </w:r>
                      <w:r w:rsidR="00240B40">
                        <w:t xml:space="preserve"> The skill itself is not a fundamental requirement, without it the website will function but the user drop of rate and customer satisfaction rate will </w:t>
                      </w:r>
                      <w:r w:rsidR="001A0CA8">
                        <w:t>plummet</w:t>
                      </w:r>
                      <w:r w:rsidR="00240B40">
                        <w:t>.</w:t>
                      </w:r>
                      <w:r w:rsidR="00031056">
                        <w:t xml:space="preserve"> More than likely, the website will fail overall as users won’t want to come back.</w:t>
                      </w:r>
                    </w:p>
                    <w:p w14:paraId="3E8BB72C" w14:textId="77777777" w:rsidR="001A0CA8" w:rsidRDefault="001A0CA8" w:rsidP="001A0CA8">
                      <w:pPr>
                        <w:rPr>
                          <w:lang w:val="en-GB"/>
                        </w:rPr>
                      </w:pPr>
                      <w:r>
                        <w:t>“</w:t>
                      </w:r>
                      <w:r w:rsidRPr="001A0CA8">
                        <w:t>70% of online businesses fall through because of bad UX.</w:t>
                      </w:r>
                      <w:r>
                        <w:t xml:space="preserve">” - </w:t>
                      </w:r>
                      <w:r>
                        <w:rPr>
                          <w:lang w:val="en-GB"/>
                        </w:rPr>
                        <w:fldChar w:fldCharType="begin"/>
                      </w:r>
                      <w:r>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Pr>
                          <w:lang w:val="en-GB"/>
                        </w:rPr>
                        <w:fldChar w:fldCharType="separate"/>
                      </w:r>
                      <w:r w:rsidRPr="001A0CA8">
                        <w:rPr>
                          <w:rFonts w:ascii="Calibri" w:hAnsi="Calibri" w:cs="Calibri"/>
                        </w:rPr>
                        <w:t>(Gajic 2022)</w:t>
                      </w:r>
                      <w:r>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77777777" w:rsidR="00EE24B2" w:rsidRPr="00EE24B2" w:rsidRDefault="00EE24B2" w:rsidP="00EE24B2">
                            <w:pPr>
                              <w:pStyle w:val="NoSpacing"/>
                              <w:rPr>
                                <w:lang w:val="en-GB"/>
                              </w:rPr>
                            </w:pPr>
                            <w:r>
                              <w:rPr>
                                <w:lang w:val="en-GB"/>
                              </w:rPr>
                              <w:t>Do you need to have UX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77777777" w:rsidR="00EE24B2" w:rsidRPr="00EE24B2" w:rsidRDefault="00EE24B2" w:rsidP="00EE24B2">
                      <w:pPr>
                        <w:pStyle w:val="NoSpacing"/>
                        <w:rPr>
                          <w:lang w:val="en-GB"/>
                        </w:rPr>
                      </w:pPr>
                      <w:r>
                        <w:rPr>
                          <w:lang w:val="en-GB"/>
                        </w:rPr>
                        <w:t>Do you need to have UX skills?</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55EDFEC6" w:rsidR="00EE24B2" w:rsidRDefault="00031056" w:rsidP="00EE24B2">
                            <w:r>
                              <w:t>If you are setting up a website based of a CMS (Content Management System) like WordPress or Lightspeed then no, you will not need to know how to code to get the website live. If you want to however make any personalisation to your website outside of using other peoples pre-designed themes, then the bare minimum one will need to know is CSS (Cascading Style Sheets) and HTML (Hyper Text Markup Langu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55EDFEC6" w:rsidR="00EE24B2" w:rsidRDefault="00031056" w:rsidP="00EE24B2">
                      <w:r>
                        <w:t>If you are setting up a website based of a CMS (Content Management System) like WordPress or Lightspeed then no, you will not need to know how to code to get the website live. If you want to however make any personalisation to your website outside of using other peoples pre-designed themes, then the bare minimum one will need to know is CSS (Cascading Style Sheets) and HTML (Hyper Text Markup Languag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26E3DC5" w14:textId="77777777" w:rsidR="00EE24B2" w:rsidRDefault="00EE24B2" w:rsidP="00EE24B2">
                            <w:pPr>
                              <w:pStyle w:val="NoSpacing"/>
                              <w:rPr>
                                <w:lang w:val="en-GB"/>
                              </w:rPr>
                            </w:pPr>
                            <w:r>
                              <w:rPr>
                                <w:lang w:val="en-GB"/>
                              </w:rPr>
                              <w:t>Do you need to know how to prototype a website?</w:t>
                            </w:r>
                          </w:p>
                          <w:p w14:paraId="7A44765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226E3DC5" w14:textId="77777777" w:rsidR="00EE24B2" w:rsidRDefault="00EE24B2" w:rsidP="00EE24B2">
                      <w:pPr>
                        <w:pStyle w:val="NoSpacing"/>
                        <w:rPr>
                          <w:lang w:val="en-GB"/>
                        </w:rPr>
                      </w:pPr>
                      <w:r>
                        <w:rPr>
                          <w:lang w:val="en-GB"/>
                        </w:rPr>
                        <w:t>Do you need to know how to prototype a website?</w:t>
                      </w:r>
                    </w:p>
                    <w:p w14:paraId="7A44765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27AD8AD6" w:rsidR="00EE24B2" w:rsidRDefault="00D0559E" w:rsidP="00EE24B2">
                            <w:r>
                              <w:t>No, you do not need to know how to prototype a website to get started in e-commerce. The ability to prototype the website before building gets underway will alloy the developer/designer to fix any mistakes they might make, or to create a better UX design since they know how everything will be laid out prior to starting. It is however, not a must have skill to poss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27AD8AD6" w:rsidR="00EE24B2" w:rsidRDefault="00D0559E" w:rsidP="00EE24B2">
                      <w:r>
                        <w:t>No, you do not need to know how to prototype a website to get started in e-commerce. The ability to prototype the website before building gets underway will alloy the developer/designer to fix any mistakes they might make, or to create a better UX design since they know how everything will be laid out prior to starting. It is however, not a must have skill to poss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DB1E76A" w14:textId="22340251" w:rsidR="00EE24B2" w:rsidRDefault="00FD54CF" w:rsidP="00EE24B2">
                            <w:r>
                              <w:t>Yes. Knowing GDPR regulations and rules while designing a website is important. If using a CMS that has built in user control, you still must be aware of what you can and can’t do in relation to someone’s data. Neglecting these rules and guidelines can’t result in unsatisfactory customer interactions or in extreme cases, legal action.</w:t>
                            </w:r>
                          </w:p>
                          <w:p w14:paraId="4049A523" w14:textId="4B1933CE" w:rsidR="00FD54CF" w:rsidRDefault="00FD54CF" w:rsidP="00EE24B2">
                            <w:r>
                              <w:t>If you are controlling the data yourself, then it is even more important to understand how long you can store the data and the level of security requi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6DB1E76A" w14:textId="22340251" w:rsidR="00EE24B2" w:rsidRDefault="00FD54CF" w:rsidP="00EE24B2">
                      <w:r>
                        <w:t>Yes. Knowing GDPR regulations and rules while designing a website is important. If using a CMS that has built in user control, you still must be aware of what you can and can’t do in relation to someone’s data. Neglecting these rules and guidelines can’t result in unsatisfactory customer interactions or in extreme cases, legal action.</w:t>
                      </w:r>
                    </w:p>
                    <w:p w14:paraId="4049A523" w14:textId="4B1933CE" w:rsidR="00FD54CF" w:rsidRDefault="00FD54CF" w:rsidP="00EE24B2">
                      <w:r>
                        <w:t>If you are controlling the data yourself, then it is even more important to understand how long you can store the data and the level of security required.</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7CCBC" w14:textId="77777777" w:rsidR="00EE24B2" w:rsidRDefault="00EE24B2" w:rsidP="00EE24B2">
                            <w:pPr>
                              <w:pStyle w:val="NoSpacing"/>
                              <w:rPr>
                                <w:lang w:val="en-GB"/>
                              </w:rPr>
                            </w:pPr>
                            <w:r>
                              <w:rPr>
                                <w:lang w:val="en-GB"/>
                              </w:rPr>
                              <w:t>Do you need to know GDPR laws?</w:t>
                            </w:r>
                          </w:p>
                          <w:p w14:paraId="0F4632A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5D07CCBC" w14:textId="77777777" w:rsidR="00EE24B2" w:rsidRDefault="00EE24B2" w:rsidP="00EE24B2">
                      <w:pPr>
                        <w:pStyle w:val="NoSpacing"/>
                        <w:rPr>
                          <w:lang w:val="en-GB"/>
                        </w:rPr>
                      </w:pPr>
                      <w:r>
                        <w:rPr>
                          <w:lang w:val="en-GB"/>
                        </w:rPr>
                        <w:t>Do you need to know GDPR laws?</w:t>
                      </w:r>
                    </w:p>
                    <w:p w14:paraId="0F4632A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205FE936" w:rsidR="00EE24B2" w:rsidRDefault="00FD54CF" w:rsidP="00EE24B2">
                            <w:r>
                              <w:t xml:space="preserve">Adding tailored graphics to a website will increase the overall design of the website and will also keep the users more engaged but it is not a require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205FE936" w:rsidR="00EE24B2" w:rsidRDefault="00FD54CF" w:rsidP="00EE24B2">
                      <w:r>
                        <w:t xml:space="preserve">Adding tailored graphics to a website will increase the overall design of the website and will also keep the users more engaged but it is not a requirement. </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6B9314E" w14:textId="77777777" w:rsidR="00EE24B2" w:rsidRDefault="00EE24B2" w:rsidP="00EE24B2">
                            <w:pPr>
                              <w:pStyle w:val="NoSpacing"/>
                              <w:rPr>
                                <w:lang w:val="en-GB"/>
                              </w:rPr>
                            </w:pPr>
                            <w:r>
                              <w:rPr>
                                <w:lang w:val="en-GB"/>
                              </w:rPr>
                              <w:t>Do you need to have graphical design skills?</w:t>
                            </w:r>
                          </w:p>
                          <w:p w14:paraId="09A52AE5"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6B9314E" w14:textId="77777777" w:rsidR="00EE24B2" w:rsidRDefault="00EE24B2" w:rsidP="00EE24B2">
                      <w:pPr>
                        <w:pStyle w:val="NoSpacing"/>
                        <w:rPr>
                          <w:lang w:val="en-GB"/>
                        </w:rPr>
                      </w:pPr>
                      <w:r>
                        <w:rPr>
                          <w:lang w:val="en-GB"/>
                        </w:rPr>
                        <w:t>Do you need to have graphical design skills?</w:t>
                      </w:r>
                    </w:p>
                    <w:p w14:paraId="09A52AE5"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32CEDE6B" w:rsidR="00EE24B2" w:rsidRDefault="000E093F" w:rsidP="00EE24B2">
                            <w:r>
                              <w:t xml:space="preserve">When it comes to hard skills, although they are not all required in order to initially setup the website, without them you will find that your website cannot hold up to larger brands and also the expectations that have come from the rise in online shopping due to Covid-19, and can also incur possible legal issues if neglec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32CEDE6B" w:rsidR="00EE24B2" w:rsidRDefault="000E093F" w:rsidP="00EE24B2">
                      <w:r>
                        <w:t xml:space="preserve">When it comes to hard skills, although they are not all required in order to initially setup the website, without them you will find that your website cannot hold up to larger brands and also the expectations that have come from the rise in online shopping due to Covid-19, and can also incur possible legal issues if neglected. </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226437BD" w14:textId="77777777" w:rsidR="008C6322" w:rsidRDefault="008C6322" w:rsidP="008C6322">
                            <w:pPr>
                              <w:pStyle w:val="NoSpacing"/>
                              <w:rPr>
                                <w:lang w:val="en-GB"/>
                              </w:rPr>
                            </w:pPr>
                            <w:r>
                              <w:rPr>
                                <w:lang w:val="en-GB"/>
                              </w:rPr>
                              <w:t>Do you need to have IT skills?</w:t>
                            </w:r>
                          </w:p>
                          <w:p w14:paraId="0440B641"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226437BD" w14:textId="77777777" w:rsidR="008C6322" w:rsidRDefault="008C6322" w:rsidP="008C6322">
                      <w:pPr>
                        <w:pStyle w:val="NoSpacing"/>
                        <w:rPr>
                          <w:lang w:val="en-GB"/>
                        </w:rPr>
                      </w:pPr>
                      <w:r>
                        <w:rPr>
                          <w:lang w:val="en-GB"/>
                        </w:rPr>
                        <w:t>Do you need to have IT skills?</w:t>
                      </w:r>
                    </w:p>
                    <w:p w14:paraId="0440B641"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2B07944" w14:textId="436B27B2" w:rsidR="00EE24B2" w:rsidRDefault="000E093F" w:rsidP="00EE24B2">
                            <w:r>
                              <w:t>Time management skills are important when running a e-commerce website. If you receive 30 new products each week in store and can only upload 25 of them each week, then you will build up a certain amount of stock that won’t display on the website. This skill is also required to meet project deadl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72B07944" w14:textId="436B27B2" w:rsidR="00EE24B2" w:rsidRDefault="000E093F" w:rsidP="00EE24B2">
                      <w:r>
                        <w:t>Time management skills are important when running a e-commerce website. If you receive 30 new products each week in store and can only upload 25 of them each week, then you will build up a certain amount of stock that won’t display on the website. This skill is also required to meet project deadlin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57B3F6F" w14:textId="77777777" w:rsidR="002E36C7" w:rsidRDefault="002E36C7" w:rsidP="002E36C7">
                            <w:pPr>
                              <w:pStyle w:val="NoSpacing"/>
                              <w:rPr>
                                <w:lang w:val="en-GB"/>
                              </w:rPr>
                            </w:pPr>
                            <w:r>
                              <w:rPr>
                                <w:lang w:val="en-GB"/>
                              </w:rPr>
                              <w:t>Do you need to have time management?</w:t>
                            </w:r>
                          </w:p>
                          <w:p w14:paraId="77290D2D" w14:textId="63243140"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257B3F6F" w14:textId="77777777" w:rsidR="002E36C7" w:rsidRDefault="002E36C7" w:rsidP="002E36C7">
                      <w:pPr>
                        <w:pStyle w:val="NoSpacing"/>
                        <w:rPr>
                          <w:lang w:val="en-GB"/>
                        </w:rPr>
                      </w:pPr>
                      <w:r>
                        <w:rPr>
                          <w:lang w:val="en-GB"/>
                        </w:rPr>
                        <w:t>Do you need to have time management?</w:t>
                      </w:r>
                    </w:p>
                    <w:p w14:paraId="77290D2D" w14:textId="63243140"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10102DB1" w:rsidR="00EE24B2" w:rsidRDefault="00AD4669" w:rsidP="00EE24B2">
                            <w:r>
                              <w:t xml:space="preserve">To assume that you will never run into a technical issue when working with web design/web development would be negligent. A good understanding of IT is required to debug and fix any issues that may arise. A well rounded IT understanding isn’t required but you should have a firm understanding of the CMS you are using alongside any tools requir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10102DB1" w:rsidR="00EE24B2" w:rsidRDefault="00AD4669" w:rsidP="00EE24B2">
                      <w:r>
                        <w:t xml:space="preserve">To assume that you will never run into a technical issue when working with web design/web development would be negligent. A good understanding of IT is required to debug and fix any issues that may arise. A well rounded IT understanding isn’t required but you should have a firm understanding of the CMS you are using alongside any tools required. </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43A2320" w14:textId="77777777" w:rsidR="002E36C7" w:rsidRDefault="002E36C7" w:rsidP="002E36C7">
                            <w:pPr>
                              <w:pStyle w:val="NoSpacing"/>
                              <w:rPr>
                                <w:lang w:val="en-GB"/>
                              </w:rPr>
                            </w:pPr>
                            <w:r>
                              <w:rPr>
                                <w:lang w:val="en-GB"/>
                              </w:rPr>
                              <w:t>What soft skills are required to run an e-commerce website?</w:t>
                            </w:r>
                          </w:p>
                          <w:p w14:paraId="365E9EF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043A2320" w14:textId="77777777" w:rsidR="002E36C7" w:rsidRDefault="002E36C7" w:rsidP="002E36C7">
                      <w:pPr>
                        <w:pStyle w:val="NoSpacing"/>
                        <w:rPr>
                          <w:lang w:val="en-GB"/>
                        </w:rPr>
                      </w:pPr>
                      <w:r>
                        <w:rPr>
                          <w:lang w:val="en-GB"/>
                        </w:rPr>
                        <w:t>What soft skills are required to run an e-commerce website?</w:t>
                      </w:r>
                    </w:p>
                    <w:p w14:paraId="365E9EF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FD701E0" w:rsidR="00EE24B2" w:rsidRDefault="00AD4669" w:rsidP="00EE24B2">
                            <w:r>
                              <w:t xml:space="preserve">To make sure that everything goes smooth, good time management, problem solving, organisation, and creative thinking skills are a </w:t>
                            </w:r>
                            <w:r w:rsidR="00E16967">
                              <w:t>necessity</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FD701E0" w:rsidR="00EE24B2" w:rsidRDefault="00AD4669" w:rsidP="00EE24B2">
                      <w:r>
                        <w:t xml:space="preserve">To make sure that everything goes smooth, good time management, problem solving, organisation, and creative thinking skills are a </w:t>
                      </w:r>
                      <w:r w:rsidR="00E16967">
                        <w:t>necessity</w:t>
                      </w:r>
                      <w: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sdt>
                            <w:sdtPr>
                              <w:id w:val="-2093459245"/>
                              <w:temporary/>
                              <w:showingPlcHdr/>
                              <w15:appearance w15:val="hidden"/>
                            </w:sdtPr>
                            <w:sdtContent>
                              <w:p w14:paraId="6F7A1F6A"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sdt>
                      <w:sdtPr>
                        <w:id w:val="-2093459245"/>
                        <w:temporary/>
                        <w:showingPlcHdr/>
                        <w15:appearance w15:val="hidden"/>
                      </w:sdtPr>
                      <w:sdtContent>
                        <w:p w14:paraId="6F7A1F6A"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D798CF" w14:textId="3A3172D1" w:rsidR="00EE24B2" w:rsidRDefault="00D71F98" w:rsidP="00EE24B2">
                            <w:r>
                              <w:t>If creating from scratch, HTML, CSS, JavaScript and any framework such as Angular or React are capable of designing the front end of an e-commerce website. On the data side, you will need SQL to store products and customer data.</w:t>
                            </w:r>
                          </w:p>
                          <w:p w14:paraId="160E8655" w14:textId="18B7F818" w:rsidR="00D71F98" w:rsidRDefault="00D71F98" w:rsidP="00EE24B2">
                            <w:r>
                              <w:t>If using a CMS then a good understanding of HTML and CSS is fine for the basics. JavaScript will allow for more advanced customis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62D798CF" w14:textId="3A3172D1" w:rsidR="00EE24B2" w:rsidRDefault="00D71F98" w:rsidP="00EE24B2">
                      <w:r>
                        <w:t>If creating from scratch, HTML, CSS, JavaScript and any framework such as Angular or React are capable of designing the front end of an e-commerce website. On the data side, you will need SQL to store products and customer data.</w:t>
                      </w:r>
                    </w:p>
                    <w:p w14:paraId="160E8655" w14:textId="18B7F818" w:rsidR="00D71F98" w:rsidRDefault="00D71F98" w:rsidP="00EE24B2">
                      <w:r>
                        <w:t>If using a CMS then a good understanding of HTML and CSS is fine for the basics. JavaScript will allow for more advanced customisation.</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F9D0CA3" w14:textId="2444194C" w:rsidR="00EE24B2" w:rsidRDefault="00D71F98" w:rsidP="00EE24B2">
                            <w:r>
                              <w:t>If working with a custom website then adding a framework isn’t required but it will speed up the overall completion time.</w:t>
                            </w:r>
                          </w:p>
                          <w:p w14:paraId="638B3FDD" w14:textId="44998DE8" w:rsidR="00D71F98" w:rsidRDefault="00D71F98" w:rsidP="00EE24B2">
                            <w:r>
                              <w:t>If using a CMS then you will find that most CMS use external libraries such as Bootstrap. A good understanding of Bootstrap will allow for a user to quickly make changes that can create a brand new, unique looking website. However, still not required but is advi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4F9D0CA3" w14:textId="2444194C" w:rsidR="00EE24B2" w:rsidRDefault="00D71F98" w:rsidP="00EE24B2">
                      <w:r>
                        <w:t>If working with a custom website then adding a framework isn’t required but it will speed up the overall completion time.</w:t>
                      </w:r>
                    </w:p>
                    <w:p w14:paraId="638B3FDD" w14:textId="44998DE8" w:rsidR="00D71F98" w:rsidRDefault="00D71F98" w:rsidP="00EE24B2">
                      <w:r>
                        <w:t>If using a CMS then you will find that most CMS use external libraries such as Bootstrap. A good understanding of Bootstrap will allow for a user to quickly make changes that can create a brand new, unique looking website. However, still not required but is advised.</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F22B6F4" w14:textId="645F7A8E" w:rsidR="002E36C7" w:rsidRDefault="002E36C7" w:rsidP="002E36C7">
                            <w:pPr>
                              <w:pStyle w:val="NoSpacing"/>
                              <w:rPr>
                                <w:lang w:val="en-GB"/>
                              </w:rPr>
                            </w:pPr>
                            <w:r>
                              <w:rPr>
                                <w:lang w:val="en-GB"/>
                              </w:rPr>
                              <w:t>If the pre-made website is being hosted by another platform, do you</w:t>
                            </w:r>
                            <w:r w:rsidR="00D71F98">
                              <w:rPr>
                                <w:lang w:val="en-GB"/>
                              </w:rPr>
                              <w:t xml:space="preserve"> need to</w:t>
                            </w:r>
                            <w:r>
                              <w:rPr>
                                <w:lang w:val="en-GB"/>
                              </w:rPr>
                              <w:t xml:space="preserve"> understand their language and can you edit it?</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3F22B6F4" w14:textId="645F7A8E" w:rsidR="002E36C7" w:rsidRDefault="002E36C7" w:rsidP="002E36C7">
                      <w:pPr>
                        <w:pStyle w:val="NoSpacing"/>
                        <w:rPr>
                          <w:lang w:val="en-GB"/>
                        </w:rPr>
                      </w:pPr>
                      <w:r>
                        <w:rPr>
                          <w:lang w:val="en-GB"/>
                        </w:rPr>
                        <w:t>If the pre-made website is being hosted by another platform, do you</w:t>
                      </w:r>
                      <w:r w:rsidR="00D71F98">
                        <w:rPr>
                          <w:lang w:val="en-GB"/>
                        </w:rPr>
                        <w:t xml:space="preserve"> need to</w:t>
                      </w:r>
                      <w:r>
                        <w:rPr>
                          <w:lang w:val="en-GB"/>
                        </w:rPr>
                        <w:t xml:space="preserve"> understand their language and can you edit it?</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D8539CB" w14:textId="3579A498" w:rsidR="00EE24B2" w:rsidRDefault="00461270" w:rsidP="00EE24B2">
                            <w:r>
                              <w:t>If you are working on another platform or CMS then you won’t be required to understand their language. A majority of CMS systems allow their users to change primary and secondary colours, font, and what widgets are displayed on their website without coding. This in turn means that the user will have a selected amount of customisation.</w:t>
                            </w:r>
                          </w:p>
                          <w:p w14:paraId="355EA5C3" w14:textId="49222419" w:rsidR="00461270" w:rsidRDefault="00461270" w:rsidP="00EE24B2">
                            <w:r>
                              <w:t>It is advised that you get to understand the code that is running your website in the background so that if anything does go wrong, you can fix 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1D8539CB" w14:textId="3579A498" w:rsidR="00EE24B2" w:rsidRDefault="00461270" w:rsidP="00EE24B2">
                      <w:r>
                        <w:t>If you are working on another platform or CMS then you won’t be required to understand their language. A majority of CMS systems allow their users to change primary and secondary colours, font, and what widgets are displayed on their website without coding. This in turn means that the user will have a selected amount of customisation.</w:t>
                      </w:r>
                    </w:p>
                    <w:p w14:paraId="355EA5C3" w14:textId="49222419" w:rsidR="00461270" w:rsidRDefault="00461270" w:rsidP="00EE24B2">
                      <w:r>
                        <w:t>It is advised that you get to understand the code that is running your website in the background so that if anything does go wrong, you can fix i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906881532"/>
                              <w:temporary/>
                              <w:showingPlcHdr/>
                              <w15:appearance w15:val="hidden"/>
                            </w:sdtPr>
                            <w:sdtContent>
                              <w:p w14:paraId="71F9164C"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sdt>
                      <w:sdtPr>
                        <w:id w:val="906881532"/>
                        <w:temporary/>
                        <w:showingPlcHdr/>
                        <w15:appearance w15:val="hidden"/>
                      </w:sdtPr>
                      <w:sdtContent>
                        <w:p w14:paraId="71F9164C"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9AD1F63" w14:textId="77777777" w:rsidR="00031056" w:rsidRDefault="00031056" w:rsidP="00031056">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39AD1F63" w14:textId="77777777" w:rsidR="00031056" w:rsidRDefault="00031056" w:rsidP="00031056">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BC14E8D" w14:textId="577AAB2C" w:rsidR="00EE24B2" w:rsidRDefault="00461270" w:rsidP="00EE24B2">
                            <w:r>
                              <w:t>You should know at least one language. The most important language when trying to create a bespoke website is CSS. This one language is used on nearly every website created. If you understand CSS then regardless of the style of the default website or theme that your CMS platform has, then you will be able to make changes to it.</w:t>
                            </w:r>
                          </w:p>
                          <w:p w14:paraId="1805A25C" w14:textId="1C47F0A4" w:rsidR="00461270" w:rsidRDefault="00461270" w:rsidP="00EE24B2">
                            <w:r>
                              <w:t>If creating a bespoke website by hand then you will need a professional understanding of at least 3 languag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7BC14E8D" w14:textId="577AAB2C" w:rsidR="00EE24B2" w:rsidRDefault="00461270" w:rsidP="00EE24B2">
                      <w:r>
                        <w:t>You should know at least one language. The most important language when trying to create a bespoke website is CSS. This one language is used on nearly every website created. If you understand CSS then regardless of the style of the default website or theme that your CMS platform has, then you will be able to make changes to it.</w:t>
                      </w:r>
                    </w:p>
                    <w:p w14:paraId="1805A25C" w14:textId="1C47F0A4" w:rsidR="00461270" w:rsidRDefault="00461270" w:rsidP="00EE24B2">
                      <w:r>
                        <w:t>If creating a bespoke website by hand then you will need a professional understanding of at least 3 languag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8CC7753" w14:textId="77777777" w:rsidR="002E36C7" w:rsidRDefault="002E36C7" w:rsidP="002E36C7">
                            <w:pPr>
                              <w:pStyle w:val="NoSpacing"/>
                              <w:rPr>
                                <w:lang w:val="en-GB"/>
                              </w:rPr>
                            </w:pPr>
                            <w:r>
                              <w:rPr>
                                <w:lang w:val="en-GB"/>
                              </w:rPr>
                              <w:t>How many languages should you know before starting up the website?</w:t>
                            </w:r>
                          </w:p>
                          <w:p w14:paraId="1C469104"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28CC7753" w14:textId="77777777" w:rsidR="002E36C7" w:rsidRDefault="002E36C7" w:rsidP="002E36C7">
                      <w:pPr>
                        <w:pStyle w:val="NoSpacing"/>
                        <w:rPr>
                          <w:lang w:val="en-GB"/>
                        </w:rPr>
                      </w:pPr>
                      <w:r>
                        <w:rPr>
                          <w:lang w:val="en-GB"/>
                        </w:rPr>
                        <w:t>How many languages should you know before starting up the website?</w:t>
                      </w:r>
                    </w:p>
                    <w:p w14:paraId="1C469104"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5463BC97" w14:textId="6E9D56D5" w:rsidR="00EE24B2" w:rsidRPr="0060259D" w:rsidRDefault="00504F9B" w:rsidP="00EE24B2">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17ACFE23">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sdt>
                            <w:sdtPr>
                              <w:id w:val="506411456"/>
                              <w:temporary/>
                              <w:showingPlcHdr/>
                              <w15:appearance w15:val="hidden"/>
                            </w:sdtPr>
                            <w:sdtContent>
                              <w:p w14:paraId="4DD38B70"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sdt>
                      <w:sdtPr>
                        <w:id w:val="506411456"/>
                        <w:temporary/>
                        <w:showingPlcHdr/>
                        <w15:appearance w15:val="hidden"/>
                      </w:sdtPr>
                      <w:sdtContent>
                        <w:p w14:paraId="4DD38B70"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Pr>
          <w:lang w:val="en-GB"/>
        </w:rPr>
        <w:br w:type="page"/>
      </w:r>
      <w:r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72C67458">
                <wp:simplePos x="0" y="0"/>
                <wp:positionH relativeFrom="margin">
                  <wp:posOffset>-724395</wp:posOffset>
                </wp:positionH>
                <wp:positionV relativeFrom="paragraph">
                  <wp:posOffset>7623958</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sdt>
                            <w:sdtPr>
                              <w:id w:val="-94941306"/>
                              <w:temporary/>
                              <w:showingPlcHdr/>
                              <w15:appearance w15:val="hidden"/>
                            </w:sdtPr>
                            <w:sdtContent>
                              <w:p w14:paraId="79D2AC71"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7.05pt;margin-top:600.3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">
                <v:textbox>
                  <w:txbxContent>
                    <w:p w14:paraId="1742D42E" w14:textId="77777777" w:rsidR="00EE24B2" w:rsidRPr="00D368E4" w:rsidRDefault="00EE24B2" w:rsidP="00EE24B2">
                      <w:pPr>
                        <w:rPr>
                          <w:b/>
                          <w:bCs/>
                          <w:u w:val="single"/>
                        </w:rPr>
                      </w:pPr>
                      <w:r w:rsidRPr="00D368E4">
                        <w:rPr>
                          <w:b/>
                          <w:bCs/>
                          <w:u w:val="single"/>
                        </w:rPr>
                        <w:t>SUMMARY:</w:t>
                      </w:r>
                    </w:p>
                    <w:sdt>
                      <w:sdtPr>
                        <w:id w:val="-94941306"/>
                        <w:temporary/>
                        <w:showingPlcHdr/>
                        <w15:appearance w15:val="hidden"/>
                      </w:sdtPr>
                      <w:sdtContent>
                        <w:p w14:paraId="79D2AC71"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Pr>
          <w:lang w:val="en-GB"/>
        </w:rPr>
        <w:br w:type="page"/>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761546D">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704704219"/>
                              <w:temporary/>
                              <w:showingPlcHdr/>
                              <w15:appearance w15:val="hidden"/>
                            </w:sdtPr>
                            <w:sdtContent>
                              <w:p w14:paraId="7CBA1AFF"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sdt>
                      <w:sdtPr>
                        <w:id w:val="-704704219"/>
                        <w:temporary/>
                        <w:showingPlcHdr/>
                        <w15:appearance w15:val="hidden"/>
                      </w:sdtPr>
                      <w:sdtContent>
                        <w:p w14:paraId="7CBA1AFF"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818802420"/>
                              <w:temporary/>
                              <w:showingPlcHdr/>
                              <w15:appearance w15:val="hidden"/>
                            </w:sdtPr>
                            <w:sdtContent>
                              <w:p w14:paraId="211571B4"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sdt>
                      <w:sdtPr>
                        <w:id w:val="-818802420"/>
                        <w:temporary/>
                        <w:showingPlcHdr/>
                        <w15:appearance w15:val="hidden"/>
                      </w:sdtPr>
                      <w:sdtContent>
                        <w:p w14:paraId="211571B4"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292411531"/>
                              <w:temporary/>
                              <w:showingPlcHdr/>
                              <w15:appearance w15:val="hidden"/>
                            </w:sdtPr>
                            <w:sdtContent>
                              <w:p w14:paraId="5C5AFD1B"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sdt>
                      <w:sdtPr>
                        <w:id w:val="292411531"/>
                        <w:temporary/>
                        <w:showingPlcHdr/>
                        <w15:appearance w15:val="hidden"/>
                      </w:sdtPr>
                      <w:sdtContent>
                        <w:p w14:paraId="5C5AFD1B"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768619038"/>
                              <w:temporary/>
                              <w:showingPlcHdr/>
                              <w15:appearance w15:val="hidden"/>
                            </w:sdtPr>
                            <w:sdtContent>
                              <w:p w14:paraId="623535BA"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sdt>
                      <w:sdtPr>
                        <w:id w:val="-768619038"/>
                        <w:temporary/>
                        <w:showingPlcHdr/>
                        <w15:appearance w15:val="hidden"/>
                      </w:sdtPr>
                      <w:sdtContent>
                        <w:p w14:paraId="623535BA"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1344705101"/>
                              <w:temporary/>
                              <w:showingPlcHdr/>
                              <w15:appearance w15:val="hidden"/>
                            </w:sdtPr>
                            <w:sdtContent>
                              <w:p w14:paraId="5CB73117"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sdt>
                      <w:sdtPr>
                        <w:id w:val="-1344705101"/>
                        <w:temporary/>
                        <w:showingPlcHdr/>
                        <w15:appearance w15:val="hidden"/>
                      </w:sdtPr>
                      <w:sdtContent>
                        <w:p w14:paraId="5CB73117"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p>
    <w:p w14:paraId="09C5D94F" w14:textId="787C614E" w:rsidR="00EE24B2" w:rsidRPr="0060259D" w:rsidRDefault="00504F9B"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66504184">
                <wp:simplePos x="0" y="0"/>
                <wp:positionH relativeFrom="margin">
                  <wp:posOffset>-724395</wp:posOffset>
                </wp:positionH>
                <wp:positionV relativeFrom="paragraph">
                  <wp:posOffset>7623958</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sdt>
                            <w:sdtPr>
                              <w:id w:val="2126728646"/>
                              <w:temporary/>
                              <w:showingPlcHdr/>
                              <w15:appearance w15:val="hidden"/>
                            </w:sdtPr>
                            <w:sdtContent>
                              <w:p w14:paraId="7EE658F7"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57.05pt;margin-top:600.3pt;width:566.95pt;height:103.8pt;z-index:251722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sdt>
                      <w:sdtPr>
                        <w:id w:val="2126728646"/>
                        <w:temporary/>
                        <w:showingPlcHdr/>
                        <w15:appearance w15:val="hidden"/>
                      </w:sdtPr>
                      <w:sdtContent>
                        <w:p w14:paraId="7EE658F7"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Pr>
          <w:lang w:val="en-GB"/>
        </w:rPr>
        <w:br w:type="page"/>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2133583966"/>
                              <w:temporary/>
                              <w:showingPlcHdr/>
                              <w15:appearance w15:val="hidden"/>
                            </w:sdtPr>
                            <w:sdtContent>
                              <w:p w14:paraId="61B36353"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sdt>
                      <w:sdtPr>
                        <w:id w:val="2133583966"/>
                        <w:temporary/>
                        <w:showingPlcHdr/>
                        <w15:appearance w15:val="hidden"/>
                      </w:sdtPr>
                      <w:sdtContent>
                        <w:p w14:paraId="61B36353"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1035654312"/>
                              <w:temporary/>
                              <w:showingPlcHdr/>
                              <w15:appearance w15:val="hidden"/>
                            </w:sdtPr>
                            <w:sdtContent>
                              <w:p w14:paraId="07CC67A2"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sdt>
                      <w:sdtPr>
                        <w:id w:val="-1035654312"/>
                        <w:temporary/>
                        <w:showingPlcHdr/>
                        <w15:appearance w15:val="hidden"/>
                      </w:sdtPr>
                      <w:sdtContent>
                        <w:p w14:paraId="07CC67A2"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1179126370"/>
                              <w:temporary/>
                              <w:showingPlcHdr/>
                              <w15:appearance w15:val="hidden"/>
                            </w:sdtPr>
                            <w:sdtContent>
                              <w:p w14:paraId="08DC21B7"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sdt>
                      <w:sdtPr>
                        <w:id w:val="-1179126370"/>
                        <w:temporary/>
                        <w:showingPlcHdr/>
                        <w15:appearance w15:val="hidden"/>
                      </w:sdtPr>
                      <w:sdtContent>
                        <w:p w14:paraId="08DC21B7"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137921558"/>
                              <w:temporary/>
                              <w:showingPlcHdr/>
                              <w15:appearance w15:val="hidden"/>
                            </w:sdtPr>
                            <w:sdtContent>
                              <w:p w14:paraId="4A1987AE"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sdt>
                      <w:sdtPr>
                        <w:id w:val="137921558"/>
                        <w:temporary/>
                        <w:showingPlcHdr/>
                        <w15:appearance w15:val="hidden"/>
                      </w:sdtPr>
                      <w:sdtContent>
                        <w:p w14:paraId="4A1987AE"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sdt>
                            <w:sdtPr>
                              <w:id w:val="15588913"/>
                              <w:temporary/>
                              <w:showingPlcHdr/>
                              <w15:appearance w15:val="hidden"/>
                            </w:sdtPr>
                            <w:sdtContent>
                              <w:p w14:paraId="323F7BFF" w14:textId="77777777" w:rsidR="00EE24B2" w:rsidRDefault="00EE24B2" w:rsidP="00EE24B2">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sdt>
                      <w:sdtPr>
                        <w:id w:val="15588913"/>
                        <w:temporary/>
                        <w:showingPlcHdr/>
                        <w15:appearance w15:val="hidden"/>
                      </w:sdtPr>
                      <w:sdtContent>
                        <w:p w14:paraId="323F7BFF" w14:textId="77777777" w:rsidR="00EE24B2" w:rsidRDefault="00EE24B2" w:rsidP="00EE24B2">
                          <w:r>
                            <w:t>[Grab your reader’s attention with a great quote from the document or use this space to emphasize a key point. To place this text box anywhere on the page, just drag it.]</w:t>
                          </w:r>
                        </w:p>
                      </w:sdtContent>
                    </w:sdt>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p w14:paraId="1B14515A" w14:textId="062E6D57" w:rsidR="00EE24B2" w:rsidRDefault="00EE24B2">
      <w:pPr>
        <w:rPr>
          <w:lang w:val="en-GB"/>
        </w:rPr>
      </w:pPr>
    </w:p>
    <w:p w14:paraId="45F1E053" w14:textId="77777777" w:rsidR="00EE24B2" w:rsidRDefault="00EE24B2">
      <w:pPr>
        <w:rPr>
          <w:lang w:val="en-GB"/>
        </w:rPr>
      </w:pPr>
    </w:p>
    <w:p w14:paraId="68843574" w14:textId="77777777" w:rsidR="00EE24B2" w:rsidRDefault="00EE24B2">
      <w:pPr>
        <w:rPr>
          <w:lang w:val="en-GB"/>
        </w:rPr>
      </w:pPr>
    </w:p>
    <w:sectPr w:rsidR="00EE24B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342B8" w14:textId="77777777" w:rsidR="00C82B41" w:rsidRDefault="00C82B41" w:rsidP="00E31C17">
      <w:pPr>
        <w:spacing w:after="0" w:line="240" w:lineRule="auto"/>
      </w:pPr>
      <w:r>
        <w:separator/>
      </w:r>
    </w:p>
  </w:endnote>
  <w:endnote w:type="continuationSeparator" w:id="0">
    <w:p w14:paraId="70A2CEA4" w14:textId="77777777" w:rsidR="00C82B41" w:rsidRDefault="00C82B41"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884CD" w14:textId="77777777" w:rsidR="00C82B41" w:rsidRDefault="00C82B41" w:rsidP="00E31C17">
      <w:pPr>
        <w:spacing w:after="0" w:line="240" w:lineRule="auto"/>
      </w:pPr>
      <w:r>
        <w:separator/>
      </w:r>
    </w:p>
  </w:footnote>
  <w:footnote w:type="continuationSeparator" w:id="0">
    <w:p w14:paraId="0D61098F" w14:textId="77777777" w:rsidR="00C82B41" w:rsidRDefault="00C82B41"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31056"/>
    <w:rsid w:val="00064723"/>
    <w:rsid w:val="000E093F"/>
    <w:rsid w:val="001A0CA8"/>
    <w:rsid w:val="0023548D"/>
    <w:rsid w:val="00240B40"/>
    <w:rsid w:val="00277CA4"/>
    <w:rsid w:val="00287FB1"/>
    <w:rsid w:val="002A3E06"/>
    <w:rsid w:val="002E36C7"/>
    <w:rsid w:val="0033171E"/>
    <w:rsid w:val="003A376D"/>
    <w:rsid w:val="00407CAA"/>
    <w:rsid w:val="00461270"/>
    <w:rsid w:val="00483058"/>
    <w:rsid w:val="004A258D"/>
    <w:rsid w:val="00504F9B"/>
    <w:rsid w:val="0053274D"/>
    <w:rsid w:val="0060259D"/>
    <w:rsid w:val="00617BF7"/>
    <w:rsid w:val="0063073E"/>
    <w:rsid w:val="0066784F"/>
    <w:rsid w:val="006D4935"/>
    <w:rsid w:val="00711798"/>
    <w:rsid w:val="00715FE5"/>
    <w:rsid w:val="008C6322"/>
    <w:rsid w:val="008E5E30"/>
    <w:rsid w:val="009739FB"/>
    <w:rsid w:val="00986028"/>
    <w:rsid w:val="009A1CE1"/>
    <w:rsid w:val="00A45A0F"/>
    <w:rsid w:val="00AD4669"/>
    <w:rsid w:val="00AF1A02"/>
    <w:rsid w:val="00B168A0"/>
    <w:rsid w:val="00B20CC0"/>
    <w:rsid w:val="00B56C09"/>
    <w:rsid w:val="00B62967"/>
    <w:rsid w:val="00C34F10"/>
    <w:rsid w:val="00C82B41"/>
    <w:rsid w:val="00D0559E"/>
    <w:rsid w:val="00D368E4"/>
    <w:rsid w:val="00D405C5"/>
    <w:rsid w:val="00D56258"/>
    <w:rsid w:val="00D71F98"/>
    <w:rsid w:val="00DC2E00"/>
    <w:rsid w:val="00E16967"/>
    <w:rsid w:val="00E31C17"/>
    <w:rsid w:val="00EE24B2"/>
    <w:rsid w:val="00F215CF"/>
    <w:rsid w:val="00F370D6"/>
    <w:rsid w:val="00F707CF"/>
    <w:rsid w:val="00FA1B5C"/>
    <w:rsid w:val="00FD3A4C"/>
    <w:rsid w:val="00FD54C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041</Words>
  <Characters>1733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26</cp:revision>
  <dcterms:created xsi:type="dcterms:W3CDTF">2022-10-05T20:52:00Z</dcterms:created>
  <dcterms:modified xsi:type="dcterms:W3CDTF">2022-11-1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4UgfGu"/&gt;&lt;style id="http://www.zotero.org/styles/harvard-limerick" hasBibliography="1" bibliographyStyleHasBeenSet="1"/&gt;&lt;prefs&gt;&lt;pref name="fieldType" value="Field"/&gt;&lt;/prefs&gt;&lt;/data&gt;</vt:lpwstr>
  </property>
</Properties>
</file>